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4B44CF" w14:textId="77777777" w:rsidR="00125FE9" w:rsidRDefault="00125FE9" w:rsidP="008B31D5">
      <w:pPr>
        <w:pStyle w:val="Title"/>
      </w:pPr>
    </w:p>
    <w:p w14:paraId="1EAA8EC1" w14:textId="77777777" w:rsidR="00125FE9" w:rsidRDefault="00125FE9" w:rsidP="008B31D5">
      <w:pPr>
        <w:pStyle w:val="Title"/>
      </w:pPr>
    </w:p>
    <w:p w14:paraId="10379A76" w14:textId="10333DC2" w:rsidR="00CD5787" w:rsidRPr="00125FE9" w:rsidRDefault="00125FE9" w:rsidP="008B31D5">
      <w:pPr>
        <w:pStyle w:val="Title"/>
      </w:pPr>
      <w:r w:rsidRPr="00125FE9">
        <w:t>ENCM 509 Final Project</w:t>
      </w:r>
    </w:p>
    <w:p w14:paraId="18D5056F" w14:textId="3F3E3184" w:rsidR="00125FE9" w:rsidRPr="00125FE9" w:rsidRDefault="00125FE9" w:rsidP="008B31D5"/>
    <w:p w14:paraId="4FFE65A6" w14:textId="1F4A2088" w:rsidR="00125FE9" w:rsidRPr="00125FE9" w:rsidRDefault="00125FE9" w:rsidP="008B31D5">
      <w:pPr>
        <w:pStyle w:val="Title"/>
      </w:pPr>
      <w:r w:rsidRPr="00125FE9">
        <w:t>Speech Recognition using Gaussian Mixture Models</w:t>
      </w:r>
    </w:p>
    <w:p w14:paraId="79CECB0F" w14:textId="0D50ED7F" w:rsidR="00125FE9" w:rsidRDefault="00125FE9" w:rsidP="008B31D5"/>
    <w:p w14:paraId="74B3DC1A" w14:textId="59419470" w:rsidR="00125FE9" w:rsidRPr="00125FE9" w:rsidRDefault="00125FE9" w:rsidP="008B31D5">
      <w:pPr>
        <w:pStyle w:val="Title"/>
      </w:pPr>
      <w:r w:rsidRPr="00125FE9">
        <w:t>Jessica Ritchie</w:t>
      </w:r>
      <w:r w:rsidRPr="00125FE9">
        <w:tab/>
        <w:t>30071655</w:t>
      </w:r>
    </w:p>
    <w:p w14:paraId="43E8652E" w14:textId="424C5CE2" w:rsidR="00125FE9" w:rsidRDefault="00125FE9" w:rsidP="008B31D5">
      <w:r w:rsidRPr="00125FE9">
        <w:t>Jade Fjestad</w:t>
      </w:r>
      <w:r>
        <w:t xml:space="preserve">    UCID</w:t>
      </w:r>
    </w:p>
    <w:p w14:paraId="2EF29873" w14:textId="2BCF3F88" w:rsidR="00125FE9" w:rsidRDefault="00125FE9" w:rsidP="008B31D5">
      <w:r>
        <w:br w:type="page"/>
      </w:r>
    </w:p>
    <w:sdt>
      <w:sdtPr>
        <w:rPr>
          <w:rFonts w:asciiTheme="minorHAnsi" w:eastAsiaTheme="minorHAnsi" w:hAnsiTheme="minorHAnsi" w:cstheme="minorBidi"/>
          <w:color w:val="auto"/>
          <w:kern w:val="2"/>
          <w:sz w:val="22"/>
          <w:szCs w:val="22"/>
          <w:lang w:val="en-CA"/>
          <w14:ligatures w14:val="standardContextual"/>
        </w:rPr>
        <w:id w:val="-1035499906"/>
        <w:docPartObj>
          <w:docPartGallery w:val="Table of Contents"/>
          <w:docPartUnique/>
        </w:docPartObj>
      </w:sdtPr>
      <w:sdtEndPr>
        <w:rPr>
          <w:noProof/>
        </w:rPr>
      </w:sdtEndPr>
      <w:sdtContent>
        <w:p w14:paraId="32A48D70" w14:textId="212966BB" w:rsidR="00125FE9" w:rsidRDefault="00125FE9" w:rsidP="008B31D5">
          <w:pPr>
            <w:pStyle w:val="TOCHeading"/>
          </w:pPr>
          <w:r>
            <w:t>Table of Contents</w:t>
          </w:r>
        </w:p>
        <w:p w14:paraId="28EEA48C" w14:textId="36850D6F" w:rsidR="00125FE9" w:rsidRDefault="00125FE9" w:rsidP="008B31D5">
          <w:pPr>
            <w:pStyle w:val="TOC1"/>
            <w:rPr>
              <w:noProof/>
            </w:rPr>
          </w:pPr>
          <w:r>
            <w:fldChar w:fldCharType="begin"/>
          </w:r>
          <w:r>
            <w:instrText xml:space="preserve"> TOC \o "1-3" \h \z \u </w:instrText>
          </w:r>
          <w:r>
            <w:fldChar w:fldCharType="separate"/>
          </w:r>
          <w:hyperlink w:anchor="_Toc130641733" w:history="1">
            <w:r w:rsidRPr="00A4511D">
              <w:rPr>
                <w:rStyle w:val="Hyperlink"/>
                <w:noProof/>
              </w:rPr>
              <w:t>Introduction</w:t>
            </w:r>
            <w:r>
              <w:rPr>
                <w:noProof/>
                <w:webHidden/>
              </w:rPr>
              <w:tab/>
            </w:r>
            <w:r>
              <w:rPr>
                <w:noProof/>
                <w:webHidden/>
              </w:rPr>
              <w:fldChar w:fldCharType="begin"/>
            </w:r>
            <w:r>
              <w:rPr>
                <w:noProof/>
                <w:webHidden/>
              </w:rPr>
              <w:instrText xml:space="preserve"> PAGEREF _Toc130641733 \h </w:instrText>
            </w:r>
            <w:r>
              <w:rPr>
                <w:noProof/>
                <w:webHidden/>
              </w:rPr>
            </w:r>
            <w:r>
              <w:rPr>
                <w:noProof/>
                <w:webHidden/>
              </w:rPr>
              <w:fldChar w:fldCharType="separate"/>
            </w:r>
            <w:r>
              <w:rPr>
                <w:noProof/>
                <w:webHidden/>
              </w:rPr>
              <w:t>3</w:t>
            </w:r>
            <w:r>
              <w:rPr>
                <w:noProof/>
                <w:webHidden/>
              </w:rPr>
              <w:fldChar w:fldCharType="end"/>
            </w:r>
          </w:hyperlink>
        </w:p>
        <w:p w14:paraId="662B4EEC" w14:textId="3381CE0D" w:rsidR="00125FE9" w:rsidRDefault="00000000" w:rsidP="008B31D5">
          <w:pPr>
            <w:pStyle w:val="TOC1"/>
            <w:rPr>
              <w:noProof/>
            </w:rPr>
          </w:pPr>
          <w:hyperlink w:anchor="_Toc130641734" w:history="1">
            <w:r w:rsidR="00125FE9" w:rsidRPr="00A4511D">
              <w:rPr>
                <w:rStyle w:val="Hyperlink"/>
                <w:noProof/>
              </w:rPr>
              <w:t>Objectives</w:t>
            </w:r>
            <w:r w:rsidR="00125FE9">
              <w:rPr>
                <w:noProof/>
                <w:webHidden/>
              </w:rPr>
              <w:tab/>
            </w:r>
            <w:r w:rsidR="00125FE9">
              <w:rPr>
                <w:noProof/>
                <w:webHidden/>
              </w:rPr>
              <w:fldChar w:fldCharType="begin"/>
            </w:r>
            <w:r w:rsidR="00125FE9">
              <w:rPr>
                <w:noProof/>
                <w:webHidden/>
              </w:rPr>
              <w:instrText xml:space="preserve"> PAGEREF _Toc130641734 \h </w:instrText>
            </w:r>
            <w:r w:rsidR="00125FE9">
              <w:rPr>
                <w:noProof/>
                <w:webHidden/>
              </w:rPr>
            </w:r>
            <w:r w:rsidR="00125FE9">
              <w:rPr>
                <w:noProof/>
                <w:webHidden/>
              </w:rPr>
              <w:fldChar w:fldCharType="separate"/>
            </w:r>
            <w:r w:rsidR="00125FE9">
              <w:rPr>
                <w:noProof/>
                <w:webHidden/>
              </w:rPr>
              <w:t>3</w:t>
            </w:r>
            <w:r w:rsidR="00125FE9">
              <w:rPr>
                <w:noProof/>
                <w:webHidden/>
              </w:rPr>
              <w:fldChar w:fldCharType="end"/>
            </w:r>
          </w:hyperlink>
        </w:p>
        <w:p w14:paraId="267F9930" w14:textId="0C6AB0E5" w:rsidR="00125FE9" w:rsidRDefault="00000000" w:rsidP="008B31D5">
          <w:pPr>
            <w:pStyle w:val="TOC1"/>
            <w:rPr>
              <w:noProof/>
            </w:rPr>
          </w:pPr>
          <w:hyperlink w:anchor="_Toc130641735" w:history="1">
            <w:r w:rsidR="00125FE9" w:rsidRPr="00A4511D">
              <w:rPr>
                <w:rStyle w:val="Hyperlink"/>
                <w:noProof/>
              </w:rPr>
              <w:t>Methods</w:t>
            </w:r>
            <w:r w:rsidR="00125FE9">
              <w:rPr>
                <w:noProof/>
                <w:webHidden/>
              </w:rPr>
              <w:tab/>
            </w:r>
            <w:r w:rsidR="00125FE9">
              <w:rPr>
                <w:noProof/>
                <w:webHidden/>
              </w:rPr>
              <w:fldChar w:fldCharType="begin"/>
            </w:r>
            <w:r w:rsidR="00125FE9">
              <w:rPr>
                <w:noProof/>
                <w:webHidden/>
              </w:rPr>
              <w:instrText xml:space="preserve"> PAGEREF _Toc130641735 \h </w:instrText>
            </w:r>
            <w:r w:rsidR="00125FE9">
              <w:rPr>
                <w:noProof/>
                <w:webHidden/>
              </w:rPr>
            </w:r>
            <w:r w:rsidR="00125FE9">
              <w:rPr>
                <w:noProof/>
                <w:webHidden/>
              </w:rPr>
              <w:fldChar w:fldCharType="separate"/>
            </w:r>
            <w:r w:rsidR="00125FE9">
              <w:rPr>
                <w:noProof/>
                <w:webHidden/>
              </w:rPr>
              <w:t>3</w:t>
            </w:r>
            <w:r w:rsidR="00125FE9">
              <w:rPr>
                <w:noProof/>
                <w:webHidden/>
              </w:rPr>
              <w:fldChar w:fldCharType="end"/>
            </w:r>
          </w:hyperlink>
        </w:p>
        <w:p w14:paraId="08249E08" w14:textId="5031DE04" w:rsidR="00125FE9" w:rsidRDefault="00000000" w:rsidP="008B31D5">
          <w:pPr>
            <w:pStyle w:val="TOC1"/>
            <w:rPr>
              <w:noProof/>
            </w:rPr>
          </w:pPr>
          <w:hyperlink w:anchor="_Toc130641736" w:history="1">
            <w:r w:rsidR="00125FE9" w:rsidRPr="00A4511D">
              <w:rPr>
                <w:rStyle w:val="Hyperlink"/>
                <w:noProof/>
              </w:rPr>
              <w:t>Conclusion</w:t>
            </w:r>
            <w:r w:rsidR="00125FE9">
              <w:rPr>
                <w:noProof/>
                <w:webHidden/>
              </w:rPr>
              <w:tab/>
            </w:r>
            <w:r w:rsidR="00125FE9">
              <w:rPr>
                <w:noProof/>
                <w:webHidden/>
              </w:rPr>
              <w:fldChar w:fldCharType="begin"/>
            </w:r>
            <w:r w:rsidR="00125FE9">
              <w:rPr>
                <w:noProof/>
                <w:webHidden/>
              </w:rPr>
              <w:instrText xml:space="preserve"> PAGEREF _Toc130641736 \h </w:instrText>
            </w:r>
            <w:r w:rsidR="00125FE9">
              <w:rPr>
                <w:noProof/>
                <w:webHidden/>
              </w:rPr>
            </w:r>
            <w:r w:rsidR="00125FE9">
              <w:rPr>
                <w:noProof/>
                <w:webHidden/>
              </w:rPr>
              <w:fldChar w:fldCharType="separate"/>
            </w:r>
            <w:r w:rsidR="00125FE9">
              <w:rPr>
                <w:noProof/>
                <w:webHidden/>
              </w:rPr>
              <w:t>3</w:t>
            </w:r>
            <w:r w:rsidR="00125FE9">
              <w:rPr>
                <w:noProof/>
                <w:webHidden/>
              </w:rPr>
              <w:fldChar w:fldCharType="end"/>
            </w:r>
          </w:hyperlink>
        </w:p>
        <w:p w14:paraId="7FCF5957" w14:textId="68596985" w:rsidR="00125FE9" w:rsidRDefault="00000000" w:rsidP="008B31D5">
          <w:pPr>
            <w:pStyle w:val="TOC1"/>
            <w:rPr>
              <w:noProof/>
            </w:rPr>
          </w:pPr>
          <w:hyperlink w:anchor="_Toc130641737" w:history="1">
            <w:r w:rsidR="00125FE9" w:rsidRPr="00A4511D">
              <w:rPr>
                <w:rStyle w:val="Hyperlink"/>
                <w:noProof/>
              </w:rPr>
              <w:t>Appendix</w:t>
            </w:r>
            <w:r w:rsidR="00125FE9">
              <w:rPr>
                <w:noProof/>
                <w:webHidden/>
              </w:rPr>
              <w:tab/>
            </w:r>
            <w:r w:rsidR="00125FE9">
              <w:rPr>
                <w:noProof/>
                <w:webHidden/>
              </w:rPr>
              <w:fldChar w:fldCharType="begin"/>
            </w:r>
            <w:r w:rsidR="00125FE9">
              <w:rPr>
                <w:noProof/>
                <w:webHidden/>
              </w:rPr>
              <w:instrText xml:space="preserve"> PAGEREF _Toc130641737 \h </w:instrText>
            </w:r>
            <w:r w:rsidR="00125FE9">
              <w:rPr>
                <w:noProof/>
                <w:webHidden/>
              </w:rPr>
            </w:r>
            <w:r w:rsidR="00125FE9">
              <w:rPr>
                <w:noProof/>
                <w:webHidden/>
              </w:rPr>
              <w:fldChar w:fldCharType="separate"/>
            </w:r>
            <w:r w:rsidR="00125FE9">
              <w:rPr>
                <w:noProof/>
                <w:webHidden/>
              </w:rPr>
              <w:t>3</w:t>
            </w:r>
            <w:r w:rsidR="00125FE9">
              <w:rPr>
                <w:noProof/>
                <w:webHidden/>
              </w:rPr>
              <w:fldChar w:fldCharType="end"/>
            </w:r>
          </w:hyperlink>
        </w:p>
        <w:p w14:paraId="6DD2D11C" w14:textId="493213AB" w:rsidR="00125FE9" w:rsidRDefault="00125FE9" w:rsidP="008B31D5">
          <w:r>
            <w:rPr>
              <w:noProof/>
            </w:rPr>
            <w:fldChar w:fldCharType="end"/>
          </w:r>
        </w:p>
      </w:sdtContent>
    </w:sdt>
    <w:p w14:paraId="09E97236" w14:textId="77777777" w:rsidR="00125FE9" w:rsidRDefault="00125FE9" w:rsidP="008B31D5">
      <w:pPr>
        <w:rPr>
          <w:rFonts w:asciiTheme="majorHAnsi" w:eastAsiaTheme="majorEastAsia" w:hAnsiTheme="majorHAnsi" w:cstheme="majorBidi"/>
          <w:color w:val="2F5496" w:themeColor="accent1" w:themeShade="BF"/>
          <w:sz w:val="32"/>
          <w:szCs w:val="32"/>
        </w:rPr>
      </w:pPr>
      <w:r>
        <w:br w:type="page"/>
      </w:r>
    </w:p>
    <w:p w14:paraId="706BAA2A" w14:textId="784483A7" w:rsidR="00E42361" w:rsidRDefault="00125FE9" w:rsidP="008B31D5">
      <w:pPr>
        <w:pStyle w:val="Heading1"/>
      </w:pPr>
      <w:bookmarkStart w:id="0" w:name="_Toc130641733"/>
      <w:r>
        <w:lastRenderedPageBreak/>
        <w:t>Introduction</w:t>
      </w:r>
      <w:bookmarkEnd w:id="0"/>
      <w:r w:rsidR="00E42361">
        <w:t xml:space="preserve"> and Objectives</w:t>
      </w:r>
    </w:p>
    <w:p w14:paraId="53F636F0" w14:textId="11812D2A" w:rsidR="00B64164" w:rsidRPr="008B31D5" w:rsidRDefault="00FC0DA0" w:rsidP="008B31D5">
      <w:r w:rsidRPr="008B31D5">
        <w:t xml:space="preserve">Speaker </w:t>
      </w:r>
      <w:r w:rsidR="00B64164" w:rsidRPr="008B31D5">
        <w:t>r</w:t>
      </w:r>
      <w:r w:rsidRPr="008B31D5">
        <w:t>ecognition is the process of matching an individual to a voice sample</w:t>
      </w:r>
      <w:r w:rsidR="008B31D5">
        <w:t xml:space="preserve"> </w:t>
      </w:r>
      <w:r w:rsidR="008B31D5">
        <w:fldChar w:fldCharType="begin"/>
      </w:r>
      <w:r w:rsidR="008B31D5">
        <w:instrText xml:space="preserve"> ADDIN ZOTERO_ITEM CSL_CITATION {"citationID":"M2w1qkcu","properties":{"formattedCitation":"[1]","plainCitation":"[1]","noteIndex":0},"citationItems":[{"id":1192,"uris":["http://zotero.org/users/local/FNeNDogT/items/A4CS6SMC"],"itemData":{"id":1192,"type":"article-journal","abstract":"Speaker Identification (SI) is the process of identifying the speaker from a given utterance by comparing the voice biometrics of the utterance with those utterance models stored beforehand. SI technologies are taken a new direction due to the advances in artificial intelligence and have been used widely in various domains. Feature extraction is one of the most important aspects of SI, which significantly influences the SI process and performance. This systematic review is conducted to identify, compare, and analyze various feature extraction approaches, methods, and algorithms of SI to provide a reference on feature extraction approaches for SI applications and future studies. The review was conducted according to Kitchenham systematic review methodology and guidelines, and provides an in-depth analysis on proposals and implementations of SI feature extraction methods discussed in the literature between year 2011 and 2106. Three research questions were determined and an initial set of 535 publications were identified to answer the questions. After applying exclusion criteria 160 related publications were shortlisted and reviewed in this paper; these papers were considered to answer the research questions. Results indicate that pure Mel-Frequency Cepstral Coefficients (MFCCs) based feature extraction approaches have been used more than any other approach. Furthermore, other MFCC variations, such as MFCC fusion and cleansing approaches, are proven to be very popular as well. This study identified that the current SI research trend is to develop a robust universal SI framework to address the important problems of SI such as adaptability, complexity, multi-lingual recognition, and noise robustness. The results presented in this research are based on past publications, citations, and number of implementations with citations being most relevant. This paper also presents the general process of SI.","container-title":"Expert Systems with Applications","DOI":"10.1016/j.eswa.2017.08.015","ISSN":"0957-4174","journalAbbreviation":"Expert Systems with Applications","language":"en","page":"250-271","source":"ScienceDirect","title":"Speaker identification features extraction methods: A systematic review","title-short":"Speaker identification features extraction methods","volume":"90","author":[{"family":"Tirumala","given":"Sreenivas Sremath"},{"family":"Shahamiri","given":"Seyed Reza"},{"family":"Garhwal","given":"Abhimanyu Singh"},{"family":"Wang","given":"Ruili"}],"issued":{"date-parts":[["2017",12,30]]}}}],"schema":"https://github.com/citation-style-language/schema/raw/master/csl-citation.json"} </w:instrText>
      </w:r>
      <w:r w:rsidR="008B31D5">
        <w:fldChar w:fldCharType="separate"/>
      </w:r>
      <w:r w:rsidR="008B31D5" w:rsidRPr="008B31D5">
        <w:rPr>
          <w:rFonts w:ascii="Calibri" w:hAnsi="Calibri" w:cs="Calibri"/>
        </w:rPr>
        <w:t>[1]</w:t>
      </w:r>
      <w:r w:rsidR="008B31D5">
        <w:fldChar w:fldCharType="end"/>
      </w:r>
      <w:r w:rsidRPr="008B31D5">
        <w:t>. In contrast, speech recognition is the challenge of interpreting what a person is saying in an audio clip</w:t>
      </w:r>
      <w:r w:rsidR="008B31D5">
        <w:t xml:space="preserve"> </w:t>
      </w:r>
      <w:r w:rsidR="008B31D5">
        <w:fldChar w:fldCharType="begin"/>
      </w:r>
      <w:r w:rsidR="008B31D5">
        <w:instrText xml:space="preserve"> ADDIN ZOTERO_ITEM CSL_CITATION {"citationID":"K41Ymb7M","properties":{"formattedCitation":"[1]","plainCitation":"[1]","noteIndex":0},"citationItems":[{"id":1192,"uris":["http://zotero.org/users/local/FNeNDogT/items/A4CS6SMC"],"itemData":{"id":1192,"type":"article-journal","abstract":"Speaker Identification (SI) is the process of identifying the speaker from a given utterance by comparing the voice biometrics of the utterance with those utterance models stored beforehand. SI technologies are taken a new direction due to the advances in artificial intelligence and have been used widely in various domains. Feature extraction is one of the most important aspects of SI, which significantly influences the SI process and performance. This systematic review is conducted to identify, compare, and analyze various feature extraction approaches, methods, and algorithms of SI to provide a reference on feature extraction approaches for SI applications and future studies. The review was conducted according to Kitchenham systematic review methodology and guidelines, and provides an in-depth analysis on proposals and implementations of SI feature extraction methods discussed in the literature between year 2011 and 2106. Three research questions were determined and an initial set of 535 publications were identified to answer the questions. After applying exclusion criteria 160 related publications were shortlisted and reviewed in this paper; these papers were considered to answer the research questions. Results indicate that pure Mel-Frequency Cepstral Coefficients (MFCCs) based feature extraction approaches have been used more than any other approach. Furthermore, other MFCC variations, such as MFCC fusion and cleansing approaches, are proven to be very popular as well. This study identified that the current SI research trend is to develop a robust universal SI framework to address the important problems of SI such as adaptability, complexity, multi-lingual recognition, and noise robustness. The results presented in this research are based on past publications, citations, and number of implementations with citations being most relevant. This paper also presents the general process of SI.","container-title":"Expert Systems with Applications","DOI":"10.1016/j.eswa.2017.08.015","ISSN":"0957-4174","journalAbbreviation":"Expert Systems with Applications","language":"en","page":"250-271","source":"ScienceDirect","title":"Speaker identification features extraction methods: A systematic review","title-short":"Speaker identification features extraction methods","volume":"90","author":[{"family":"Tirumala","given":"Sreenivas Sremath"},{"family":"Shahamiri","given":"Seyed Reza"},{"family":"Garhwal","given":"Abhimanyu Singh"},{"family":"Wang","given":"Ruili"}],"issued":{"date-parts":[["2017",12,30]]}}}],"schema":"https://github.com/citation-style-language/schema/raw/master/csl-citation.json"} </w:instrText>
      </w:r>
      <w:r w:rsidR="008B31D5">
        <w:fldChar w:fldCharType="separate"/>
      </w:r>
      <w:r w:rsidR="008B31D5" w:rsidRPr="008B31D5">
        <w:rPr>
          <w:rFonts w:ascii="Calibri" w:hAnsi="Calibri" w:cs="Calibri"/>
        </w:rPr>
        <w:t>[1]</w:t>
      </w:r>
      <w:r w:rsidR="008B31D5">
        <w:fldChar w:fldCharType="end"/>
      </w:r>
      <w:r w:rsidRPr="008B31D5">
        <w:t>. Most home smart systems are concerned with speech recognition</w:t>
      </w:r>
      <w:r w:rsidR="00B64164" w:rsidRPr="008B31D5">
        <w:t xml:space="preserve"> that react to user input</w:t>
      </w:r>
      <w:r w:rsidRPr="008B31D5">
        <w:t xml:space="preserve">. For example, Amazon’s Alexa can respond to requests to play a certain song, recite your calendar details, or report </w:t>
      </w:r>
      <w:r w:rsidR="00D829D5">
        <w:t xml:space="preserve">the </w:t>
      </w:r>
      <w:r w:rsidRPr="008B31D5">
        <w:t>weather. In contrast, speaker recognition is mainly used for user authentication and verification.</w:t>
      </w:r>
      <w:r w:rsidR="00B64164" w:rsidRPr="008B31D5">
        <w:t xml:space="preserve"> This can be used to replace the need for passwords on </w:t>
      </w:r>
      <w:r w:rsidR="00D829D5">
        <w:t>a</w:t>
      </w:r>
      <w:r w:rsidR="00B64164" w:rsidRPr="008B31D5">
        <w:t xml:space="preserve"> phone or computer.</w:t>
      </w:r>
      <w:r w:rsidRPr="008B31D5">
        <w:t xml:space="preserve"> </w:t>
      </w:r>
      <w:r w:rsidR="00B64164" w:rsidRPr="008B31D5">
        <w:t>Another application of</w:t>
      </w:r>
      <w:r w:rsidRPr="008B31D5">
        <w:t xml:space="preserve"> speaker recognition</w:t>
      </w:r>
      <w:r w:rsidR="00B64164" w:rsidRPr="008B31D5">
        <w:t xml:space="preserve"> is to incorporate it with speech recognition to improve the performance of </w:t>
      </w:r>
      <w:r w:rsidR="008B31D5" w:rsidRPr="008B31D5">
        <w:t xml:space="preserve">these </w:t>
      </w:r>
      <w:r w:rsidR="00B64164" w:rsidRPr="008B31D5">
        <w:t xml:space="preserve">home smart systems. For example, speaker recognition would allow a member of a family to make a request, and the system would automatically recognize who was speaking </w:t>
      </w:r>
      <w:r w:rsidR="00D829D5">
        <w:t>and</w:t>
      </w:r>
      <w:r w:rsidR="00B64164" w:rsidRPr="008B31D5">
        <w:t xml:space="preserve"> respond </w:t>
      </w:r>
      <w:r w:rsidR="008B31D5" w:rsidRPr="008B31D5">
        <w:t>with</w:t>
      </w:r>
      <w:r w:rsidR="00B64164" w:rsidRPr="008B31D5">
        <w:t xml:space="preserve"> the appropriate playlists, </w:t>
      </w:r>
      <w:r w:rsidR="008B31D5" w:rsidRPr="008B31D5">
        <w:t>calendars,</w:t>
      </w:r>
      <w:r w:rsidR="00B64164" w:rsidRPr="008B31D5">
        <w:t xml:space="preserve"> or email</w:t>
      </w:r>
      <w:r w:rsidR="008B31D5" w:rsidRPr="008B31D5">
        <w:t>s</w:t>
      </w:r>
      <w:r w:rsidR="00B64164" w:rsidRPr="008B31D5">
        <w:t xml:space="preserve">. </w:t>
      </w:r>
    </w:p>
    <w:p w14:paraId="026DA276" w14:textId="3940E8CD" w:rsidR="00FC0DA0" w:rsidRDefault="00B64164" w:rsidP="008B31D5">
      <w:r w:rsidRPr="008B31D5">
        <w:t>Speaker recognition is also</w:t>
      </w:r>
      <w:r w:rsidR="00D829D5">
        <w:t xml:space="preserve"> </w:t>
      </w:r>
      <w:r w:rsidRPr="008B31D5">
        <w:t>emerging in forensic science</w:t>
      </w:r>
      <w:r w:rsidR="008B31D5">
        <w:t xml:space="preserve"> </w:t>
      </w:r>
      <w:r w:rsidR="008B31D5">
        <w:fldChar w:fldCharType="begin"/>
      </w:r>
      <w:r w:rsidR="008B31D5">
        <w:instrText xml:space="preserve"> ADDIN ZOTERO_ITEM CSL_CITATION {"citationID":"kCewX8XQ","properties":{"formattedCitation":"[1]","plainCitation":"[1]","noteIndex":0},"citationItems":[{"id":1192,"uris":["http://zotero.org/users/local/FNeNDogT/items/A4CS6SMC"],"itemData":{"id":1192,"type":"article-journal","abstract":"Speaker Identification (SI) is the process of identifying the speaker from a given utterance by comparing the voice biometrics of the utterance with those utterance models stored beforehand. SI technologies are taken a new direction due to the advances in artificial intelligence and have been used widely in various domains. Feature extraction is one of the most important aspects of SI, which significantly influences the SI process and performance. This systematic review is conducted to identify, compare, and analyze various feature extraction approaches, methods, and algorithms of SI to provide a reference on feature extraction approaches for SI applications and future studies. The review was conducted according to Kitchenham systematic review methodology and guidelines, and provides an in-depth analysis on proposals and implementations of SI feature extraction methods discussed in the literature between year 2011 and 2106. Three research questions were determined and an initial set of 535 publications were identified to answer the questions. After applying exclusion criteria 160 related publications were shortlisted and reviewed in this paper; these papers were considered to answer the research questions. Results indicate that pure Mel-Frequency Cepstral Coefficients (MFCCs) based feature extraction approaches have been used more than any other approach. Furthermore, other MFCC variations, such as MFCC fusion and cleansing approaches, are proven to be very popular as well. This study identified that the current SI research trend is to develop a robust universal SI framework to address the important problems of SI such as adaptability, complexity, multi-lingual recognition, and noise robustness. The results presented in this research are based on past publications, citations, and number of implementations with citations being most relevant. This paper also presents the general process of SI.","container-title":"Expert Systems with Applications","DOI":"10.1016/j.eswa.2017.08.015","ISSN":"0957-4174","journalAbbreviation":"Expert Systems with Applications","language":"en","page":"250-271","source":"ScienceDirect","title":"Speaker identification features extraction methods: A systematic review","title-short":"Speaker identification features extraction methods","volume":"90","author":[{"family":"Tirumala","given":"Sreenivas Sremath"},{"family":"Shahamiri","given":"Seyed Reza"},{"family":"Garhwal","given":"Abhimanyu Singh"},{"family":"Wang","given":"Ruili"}],"issued":{"date-parts":[["2017",12,30]]}}}],"schema":"https://github.com/citation-style-language/schema/raw/master/csl-citation.json"} </w:instrText>
      </w:r>
      <w:r w:rsidR="008B31D5">
        <w:fldChar w:fldCharType="separate"/>
      </w:r>
      <w:r w:rsidR="008B31D5" w:rsidRPr="008B31D5">
        <w:rPr>
          <w:rFonts w:ascii="Calibri" w:hAnsi="Calibri" w:cs="Calibri"/>
        </w:rPr>
        <w:t>[1]</w:t>
      </w:r>
      <w:r w:rsidR="008B31D5">
        <w:fldChar w:fldCharType="end"/>
      </w:r>
      <w:r w:rsidRPr="008B31D5">
        <w:t xml:space="preserve">. </w:t>
      </w:r>
      <w:r w:rsidR="008B6BE1">
        <w:t>This technology</w:t>
      </w:r>
      <w:r w:rsidRPr="008B31D5">
        <w:t xml:space="preserve"> </w:t>
      </w:r>
      <w:r w:rsidR="00D829D5">
        <w:t>can</w:t>
      </w:r>
      <w:r w:rsidRPr="008B31D5">
        <w:t xml:space="preserve"> be used to identify people from their voices in recorded telephone calls</w:t>
      </w:r>
      <w:r w:rsidR="008B31D5">
        <w:t xml:space="preserve"> </w:t>
      </w:r>
      <w:r w:rsidR="00D829D5">
        <w:t xml:space="preserve">for use in evidence </w:t>
      </w:r>
      <w:r w:rsidR="008B31D5">
        <w:fldChar w:fldCharType="begin"/>
      </w:r>
      <w:r w:rsidR="008B31D5">
        <w:instrText xml:space="preserve"> ADDIN ZOTERO_ITEM CSL_CITATION {"citationID":"LzT8rzyB","properties":{"formattedCitation":"[1]","plainCitation":"[1]","noteIndex":0},"citationItems":[{"id":1192,"uris":["http://zotero.org/users/local/FNeNDogT/items/A4CS6SMC"],"itemData":{"id":1192,"type":"article-journal","abstract":"Speaker Identification (SI) is the process of identifying the speaker from a given utterance by comparing the voice biometrics of the utterance with those utterance models stored beforehand. SI technologies are taken a new direction due to the advances in artificial intelligence and have been used widely in various domains. Feature extraction is one of the most important aspects of SI, which significantly influences the SI process and performance. This systematic review is conducted to identify, compare, and analyze various feature extraction approaches, methods, and algorithms of SI to provide a reference on feature extraction approaches for SI applications and future studies. The review was conducted according to Kitchenham systematic review methodology and guidelines, and provides an in-depth analysis on proposals and implementations of SI feature extraction methods discussed in the literature between year 2011 and 2106. Three research questions were determined and an initial set of 535 publications were identified to answer the questions. After applying exclusion criteria 160 related publications were shortlisted and reviewed in this paper; these papers were considered to answer the research questions. Results indicate that pure Mel-Frequency Cepstral Coefficients (MFCCs) based feature extraction approaches have been used more than any other approach. Furthermore, other MFCC variations, such as MFCC fusion and cleansing approaches, are proven to be very popular as well. This study identified that the current SI research trend is to develop a robust universal SI framework to address the important problems of SI such as adaptability, complexity, multi-lingual recognition, and noise robustness. The results presented in this research are based on past publications, citations, and number of implementations with citations being most relevant. This paper also presents the general process of SI.","container-title":"Expert Systems with Applications","DOI":"10.1016/j.eswa.2017.08.015","ISSN":"0957-4174","journalAbbreviation":"Expert Systems with Applications","language":"en","page":"250-271","source":"ScienceDirect","title":"Speaker identification features extraction methods: A systematic review","title-short":"Speaker identification features extraction methods","volume":"90","author":[{"family":"Tirumala","given":"Sreenivas Sremath"},{"family":"Shahamiri","given":"Seyed Reza"},{"family":"Garhwal","given":"Abhimanyu Singh"},{"family":"Wang","given":"Ruili"}],"issued":{"date-parts":[["2017",12,30]]}}}],"schema":"https://github.com/citation-style-language/schema/raw/master/csl-citation.json"} </w:instrText>
      </w:r>
      <w:r w:rsidR="008B31D5">
        <w:fldChar w:fldCharType="separate"/>
      </w:r>
      <w:r w:rsidR="008B31D5" w:rsidRPr="008B31D5">
        <w:rPr>
          <w:rFonts w:ascii="Calibri" w:hAnsi="Calibri" w:cs="Calibri"/>
        </w:rPr>
        <w:t>[1]</w:t>
      </w:r>
      <w:r w:rsidR="008B31D5">
        <w:fldChar w:fldCharType="end"/>
      </w:r>
      <w:r w:rsidRPr="008B31D5">
        <w:t xml:space="preserve">. Another </w:t>
      </w:r>
      <w:r w:rsidR="00D829D5">
        <w:t>a</w:t>
      </w:r>
      <w:r w:rsidRPr="008B31D5">
        <w:t xml:space="preserve">pplication of speaker recognition is </w:t>
      </w:r>
      <w:r w:rsidR="008B6BE1">
        <w:t>to improve</w:t>
      </w:r>
      <w:r w:rsidRPr="008B31D5">
        <w:t xml:space="preserve"> </w:t>
      </w:r>
      <w:r w:rsidR="008B31D5" w:rsidRPr="008B31D5">
        <w:t>live</w:t>
      </w:r>
      <w:r w:rsidRPr="008B31D5">
        <w:t xml:space="preserve"> closed caption</w:t>
      </w:r>
      <w:r w:rsidR="008B31D5" w:rsidRPr="008B31D5">
        <w:t>ing</w:t>
      </w:r>
      <w:r w:rsidRPr="008B31D5">
        <w:t xml:space="preserve">. </w:t>
      </w:r>
      <w:r w:rsidR="008B31D5" w:rsidRPr="008B31D5">
        <w:t>For example, i</w:t>
      </w:r>
      <w:r w:rsidRPr="008B31D5">
        <w:t xml:space="preserve">n </w:t>
      </w:r>
      <w:r w:rsidR="008B31D5" w:rsidRPr="008B31D5">
        <w:t>o</w:t>
      </w:r>
      <w:r w:rsidRPr="008B31D5">
        <w:t xml:space="preserve">nline conference calls, speaker recognition can </w:t>
      </w:r>
      <w:r w:rsidR="008B31D5" w:rsidRPr="008B31D5">
        <w:t xml:space="preserve">identify how many different speakers are present and differentiate them </w:t>
      </w:r>
      <w:r w:rsidR="008B31D5">
        <w:t xml:space="preserve">to accurately label </w:t>
      </w:r>
      <w:r w:rsidR="00D829D5">
        <w:t>subtitles</w:t>
      </w:r>
      <w:r w:rsidR="008B31D5">
        <w:t xml:space="preserve"> </w:t>
      </w:r>
      <w:r w:rsidR="008B31D5">
        <w:fldChar w:fldCharType="begin"/>
      </w:r>
      <w:r w:rsidR="008B31D5">
        <w:instrText xml:space="preserve"> ADDIN ZOTERO_ITEM CSL_CITATION {"citationID":"0FTTo8z1","properties":{"formattedCitation":"[2]","plainCitation":"[2]","noteIndex":0},"citationItems":[{"id":1195,"uris":["http://zotero.org/users/local/FNeNDogT/items/XKA4JN39"],"itemData":{"id":1195,"type":"webpage","container-title":"Google Cloud","language":"en","title":"Detect different speakers in an audio recording | Cloud Speech-to-Text Documentation","URL":"https://cloud.google.com/speech-to-text/docs/multiple-voices","accessed":{"date-parts":[["2023",4,5]]}}}],"schema":"https://github.com/citation-style-language/schema/raw/master/csl-citation.json"} </w:instrText>
      </w:r>
      <w:r w:rsidR="008B31D5">
        <w:fldChar w:fldCharType="separate"/>
      </w:r>
      <w:r w:rsidR="008B31D5" w:rsidRPr="008B31D5">
        <w:rPr>
          <w:rFonts w:ascii="Calibri" w:hAnsi="Calibri" w:cs="Calibri"/>
        </w:rPr>
        <w:t>[2]</w:t>
      </w:r>
      <w:r w:rsidR="008B31D5">
        <w:fldChar w:fldCharType="end"/>
      </w:r>
      <w:r w:rsidR="008B31D5" w:rsidRPr="008B31D5">
        <w:t xml:space="preserve">. </w:t>
      </w:r>
    </w:p>
    <w:p w14:paraId="02825970" w14:textId="5F67ED1A" w:rsidR="00203CAF" w:rsidRPr="008B31D5" w:rsidRDefault="00203CAF" w:rsidP="008B31D5">
      <w:r>
        <w:t xml:space="preserve">Speaker recognition </w:t>
      </w:r>
      <w:r w:rsidR="0026161C">
        <w:t xml:space="preserve">is typically </w:t>
      </w:r>
      <w:r>
        <w:t xml:space="preserve">preformed with </w:t>
      </w:r>
      <w:r w:rsidR="0026161C">
        <w:t xml:space="preserve">a </w:t>
      </w:r>
      <w:r>
        <w:t xml:space="preserve">Gaussian Mixture Model </w:t>
      </w:r>
      <w:r>
        <w:t>(GMM)</w:t>
      </w:r>
      <w:r>
        <w:t xml:space="preserve"> </w:t>
      </w:r>
      <w:r>
        <w:fldChar w:fldCharType="begin"/>
      </w:r>
      <w:r>
        <w:instrText xml:space="preserve"> ADDIN ZOTERO_ITEM CSL_CITATION {"citationID":"zrRWKumX","properties":{"formattedCitation":"[3]","plainCitation":"[3]","noteIndex":0},"citationItems":[{"id":1197,"uris":["http://zotero.org/users/local/FNeNDogT/items/JURKR97W"],"itemData":{"id":1197,"type":"article","abstract":"Speaker recognition is a task of identifying persons from their voices. Recently, deep learning has dramatically revolutionized speaker recognition. However, there is lack of comprehensive reviews on the exciting progress. In this paper, we review several major subtasks of speaker recognition, including speaker verification, identification, diarization, and robust speaker recognition, with a focus on deep-learning-based methods. Because the major advantage of deep learning over conventional methods is its representation ability, which is able to produce highly abstract embedding features from utterances, we first pay close attention to deep-learning-based speaker feature extraction, including the inputs, network structures, temporal pooling strategies, and objective functions respectively, which are the fundamental components of many speaker recognition subtasks. Then, we make an overview of speaker diarization, with an emphasis of recent supervised, end-to-end, and online diarization. Finally, we survey robust speaker recognition from the perspectives of domain adaptation and speech enhancement, which are two major approaches of dealing with domain mismatch and noise problems. Popular and recently released corpora are listed at the end of the paper.","note":"arXiv:2012.00931 [eess]","number":"arXiv:2012.00931","publisher":"arXiv","source":"arXiv.org","title":"Speaker Recognition Based on Deep Learning: An Overview","title-short":"Speaker Recognition Based on Deep Learning","URL":"http://arxiv.org/abs/2012.00931","author":[{"family":"Bai","given":"Zhongxin"},{"family":"Zhang","given":"Xiao-Lei"}],"accessed":{"date-parts":[["2023",4,5]]},"issued":{"date-parts":[["2021",4,3]]}}}],"schema":"https://github.com/citation-style-language/schema/raw/master/csl-citation.json"} </w:instrText>
      </w:r>
      <w:r>
        <w:fldChar w:fldCharType="separate"/>
      </w:r>
      <w:r w:rsidRPr="00203CAF">
        <w:rPr>
          <w:rFonts w:ascii="Calibri" w:hAnsi="Calibri" w:cs="Calibri"/>
        </w:rPr>
        <w:t>[3]</w:t>
      </w:r>
      <w:r>
        <w:fldChar w:fldCharType="end"/>
      </w:r>
      <w:r>
        <w:t xml:space="preserve">. </w:t>
      </w:r>
      <w:r w:rsidR="002F0E50">
        <w:t xml:space="preserve">A GMM is an unsupervised clustering method that determines the probability that a sample belongs to each class </w:t>
      </w:r>
      <w:r w:rsidR="002F0E50">
        <w:fldChar w:fldCharType="begin"/>
      </w:r>
      <w:r w:rsidR="002F0E50">
        <w:instrText xml:space="preserve"> ADDIN ZOTERO_ITEM CSL_CITATION {"citationID":"znTxjBEr","properties":{"formattedCitation":"[4]","plainCitation":"[4]","noteIndex":0},"citationItems":[{"id":1200,"uris":["http://zotero.org/users/local/FNeNDogT/items/P2EZXN9U"],"itemData":{"id":1200,"type":"webpage","abstract":"Are you wondering when to use gaussian mixture models for clustering? Well then you are in the right place! In this article we tell you everything you need to know to understand when to use gaussian…","container-title":"Crunching the Data","language":"en-US","title":"When to use gaussian mixture models","URL":"https://crunchingthedata.com/when-to-use-gaussian-mixture-models/","author":[{"family":"Ellis","given":"Christina"}],"accessed":{"date-parts":[["2023",4,5]]},"issued":{"date-parts":[["2022",6,7]]}}}],"schema":"https://github.com/citation-style-language/schema/raw/master/csl-citation.json"} </w:instrText>
      </w:r>
      <w:r w:rsidR="002F0E50">
        <w:fldChar w:fldCharType="separate"/>
      </w:r>
      <w:r w:rsidR="002F0E50" w:rsidRPr="002F0E50">
        <w:rPr>
          <w:rFonts w:ascii="Calibri" w:hAnsi="Calibri" w:cs="Calibri"/>
        </w:rPr>
        <w:t>[4]</w:t>
      </w:r>
      <w:r w:rsidR="002F0E50">
        <w:fldChar w:fldCharType="end"/>
      </w:r>
      <w:r w:rsidR="002F0E50">
        <w:t xml:space="preserve">. GMM’s are suitable for speaker recognition because they can handle vast amounts of numeric data with many features </w:t>
      </w:r>
      <w:r w:rsidR="002F0E50">
        <w:fldChar w:fldCharType="begin"/>
      </w:r>
      <w:r w:rsidR="002F0E50">
        <w:instrText xml:space="preserve"> ADDIN ZOTERO_ITEM CSL_CITATION {"citationID":"JflBh7Mc","properties":{"formattedCitation":"[4]","plainCitation":"[4]","noteIndex":0},"citationItems":[{"id":1200,"uris":["http://zotero.org/users/local/FNeNDogT/items/P2EZXN9U"],"itemData":{"id":1200,"type":"webpage","abstract":"Are you wondering when to use gaussian mixture models for clustering? Well then you are in the right place! In this article we tell you everything you need to know to understand when to use gaussian…","container-title":"Crunching the Data","language":"en-US","title":"When to use gaussian mixture models","URL":"https://crunchingthedata.com/when-to-use-gaussian-mixture-models/","author":[{"family":"Ellis","given":"Christina"}],"accessed":{"date-parts":[["2023",4,5]]},"issued":{"date-parts":[["2022",6,7]]}}}],"schema":"https://github.com/citation-style-language/schema/raw/master/csl-citation.json"} </w:instrText>
      </w:r>
      <w:r w:rsidR="002F0E50">
        <w:fldChar w:fldCharType="separate"/>
      </w:r>
      <w:r w:rsidR="002F0E50" w:rsidRPr="002F0E50">
        <w:rPr>
          <w:rFonts w:ascii="Calibri" w:hAnsi="Calibri" w:cs="Calibri"/>
        </w:rPr>
        <w:t>[4]</w:t>
      </w:r>
      <w:r w:rsidR="002F0E50">
        <w:fldChar w:fldCharType="end"/>
      </w:r>
      <w:r w:rsidR="002F0E50">
        <w:t xml:space="preserve">. In addition, speech features are </w:t>
      </w:r>
      <w:r w:rsidR="0026161C">
        <w:t>assumed to be</w:t>
      </w:r>
      <w:r w:rsidR="002F0E50">
        <w:t xml:space="preserve"> normally distributed which </w:t>
      </w:r>
      <w:r w:rsidR="0026161C">
        <w:t xml:space="preserve">permits simpler algorithms such as GMMs </w:t>
      </w:r>
      <w:r w:rsidR="0026161C">
        <w:fldChar w:fldCharType="begin"/>
      </w:r>
      <w:r w:rsidR="0026161C">
        <w:instrText xml:space="preserve"> ADDIN ZOTERO_ITEM CSL_CITATION {"citationID":"5I1BA7wP","properties":{"formattedCitation":"[5]","plainCitation":"[5]","noteIndex":0},"citationItems":[{"id":1202,"uris":["http://zotero.org/users/local/FNeNDogT/items/YIYZDJFT"],"itemData":{"id":1202,"type":"article-journal","abstract":"Using a proper distribution function for speech signal or for its representations is of crucial importance in statistical-based speech processing algorithms. Although the most commonly used probability density function (pdf) for speech signals is Gaussian, recent studies have shown the superiority of super-Gaussian pdfs. A large research effort has focused on the investigation of a univariate case of speech signal distribution; however, in this paper, we study the multivariate distributions of speech signal and its representations using the conventional distribution functions, e.g., multivariate Gaussian and multivariate Laplace, and the copula-based multivariate distributions as candidates. The copula-based technique is a powerful method in modeling non-Gaussian multivariate distributions with non-linear inter-dimensional dependency. The level of similarity between the candidate pdfs and the real speech pdf in different domains is evaluated using the energy goodness-of-fit test.","container-title":"EURASIP Journal on Audio, Speech, and Music Processing","DOI":"10.1186/s13636-015-0078-1","ISSN":"1687-4722","issue":"1","journalAbbreviation":"EURASIP Journal on Audio, Speech, and Music Processing","page":"35","source":"BioMed Central","title":"Speech signal modeling using multivariate distributions","volume":"2015","author":[{"family":"Aroudi","given":"Ali"},{"family":"Veisi","given":"Hadi"},{"family":"Sameti","given":"Hossein"},{"family":"Mafakheri","given":"Zahra"}],"issued":{"date-parts":[["2015",12,30]]}}}],"schema":"https://github.com/citation-style-language/schema/raw/master/csl-citation.json"} </w:instrText>
      </w:r>
      <w:r w:rsidR="0026161C">
        <w:fldChar w:fldCharType="separate"/>
      </w:r>
      <w:r w:rsidR="0026161C" w:rsidRPr="0026161C">
        <w:rPr>
          <w:rFonts w:ascii="Calibri" w:hAnsi="Calibri" w:cs="Calibri"/>
        </w:rPr>
        <w:t>[5]</w:t>
      </w:r>
      <w:r w:rsidR="0026161C">
        <w:fldChar w:fldCharType="end"/>
      </w:r>
      <w:r w:rsidR="002F0E50">
        <w:t>.</w:t>
      </w:r>
      <w:r w:rsidR="0026161C">
        <w:t xml:space="preserve"> More recently, </w:t>
      </w:r>
      <w:r w:rsidR="0026161C">
        <w:t xml:space="preserve">speaker recognition is moving </w:t>
      </w:r>
      <w:r w:rsidR="0026161C">
        <w:t xml:space="preserve">towards </w:t>
      </w:r>
      <w:r w:rsidR="0026161C">
        <w:t>neural networks</w:t>
      </w:r>
      <w:r w:rsidR="0026161C">
        <w:t xml:space="preserve"> as research </w:t>
      </w:r>
      <w:r w:rsidR="00D829D5">
        <w:t xml:space="preserve">in </w:t>
      </w:r>
      <w:r w:rsidR="00F95956">
        <w:t>deep learning</w:t>
      </w:r>
      <w:r w:rsidR="0026161C">
        <w:t xml:space="preserve"> models</w:t>
      </w:r>
      <w:r w:rsidR="00D829D5">
        <w:t xml:space="preserve"> has advanced</w:t>
      </w:r>
      <w:r w:rsidR="0026161C">
        <w:t xml:space="preserve">. However, GMMs were long considered </w:t>
      </w:r>
      <w:r w:rsidR="0026161C">
        <w:t>state of the art</w:t>
      </w:r>
      <w:r w:rsidR="0026161C">
        <w:t xml:space="preserve">, and are sufficient for this project.  </w:t>
      </w:r>
    </w:p>
    <w:p w14:paraId="79B65130" w14:textId="68F6446E" w:rsidR="00125FE9" w:rsidRDefault="008B31D5" w:rsidP="008B31D5">
      <w:r>
        <w:lastRenderedPageBreak/>
        <w:t xml:space="preserve">The objective of this report is to preform speaker recognition </w:t>
      </w:r>
      <w:r w:rsidR="00203CAF">
        <w:t>verification (Am I whom I claim to be?)</w:t>
      </w:r>
      <w:r>
        <w:t xml:space="preserve"> using a </w:t>
      </w:r>
      <w:r w:rsidR="00203CAF">
        <w:t>GMM.</w:t>
      </w:r>
      <w:r>
        <w:t xml:space="preserve"> </w:t>
      </w:r>
      <w:r w:rsidR="00203CAF">
        <w:t xml:space="preserve">The GMM should accurately identify if a test sample is someone known to the database or not. The </w:t>
      </w:r>
      <w:r w:rsidR="008B6BE1">
        <w:t>model</w:t>
      </w:r>
      <w:r w:rsidR="00203CAF">
        <w:t xml:space="preserve"> will be trained on one individual to resemble a verification system for phone access. The</w:t>
      </w:r>
      <w:r>
        <w:t xml:space="preserve"> GMM </w:t>
      </w:r>
      <w:r w:rsidR="00203CAF">
        <w:t xml:space="preserve">will be used to calculate test scores that will be compared </w:t>
      </w:r>
      <w:r w:rsidR="00300AA5">
        <w:t xml:space="preserve">to </w:t>
      </w:r>
      <w:r w:rsidR="00203CAF">
        <w:t>a threshold. Samples that score above</w:t>
      </w:r>
      <w:r w:rsidR="00300AA5">
        <w:t xml:space="preserve"> the</w:t>
      </w:r>
      <w:r w:rsidR="00203CAF">
        <w:t xml:space="preserve"> threshold would be accepted as the real user</w:t>
      </w:r>
      <w:r w:rsidR="008B6BE1">
        <w:t>,</w:t>
      </w:r>
      <w:r w:rsidR="00203CAF">
        <w:t xml:space="preserve"> and samples that score below th</w:t>
      </w:r>
      <w:r w:rsidR="00300AA5">
        <w:t>e</w:t>
      </w:r>
      <w:r w:rsidR="00203CAF">
        <w:t xml:space="preserve"> threshold would be</w:t>
      </w:r>
      <w:r w:rsidR="00F95956">
        <w:t xml:space="preserve"> considered imposters and</w:t>
      </w:r>
      <w:r w:rsidR="00203CAF">
        <w:t xml:space="preserve"> denied access. </w:t>
      </w:r>
    </w:p>
    <w:p w14:paraId="07720566" w14:textId="53904408" w:rsidR="00125FE9" w:rsidRDefault="00125FE9" w:rsidP="008B31D5">
      <w:pPr>
        <w:pStyle w:val="Heading1"/>
      </w:pPr>
      <w:bookmarkStart w:id="1" w:name="_Toc130641735"/>
      <w:r>
        <w:t>Methods</w:t>
      </w:r>
      <w:bookmarkEnd w:id="1"/>
    </w:p>
    <w:p w14:paraId="608EC204" w14:textId="514F0527" w:rsidR="005A0F26" w:rsidRDefault="005A0F26" w:rsidP="005A0F26">
      <w:r w:rsidRPr="005A0F26">
        <w:drawing>
          <wp:inline distT="0" distB="0" distL="0" distR="0" wp14:anchorId="5C05671B" wp14:editId="5147FA02">
            <wp:extent cx="5943600" cy="177355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a:stretch>
                      <a:fillRect/>
                    </a:stretch>
                  </pic:blipFill>
                  <pic:spPr>
                    <a:xfrm>
                      <a:off x="0" y="0"/>
                      <a:ext cx="5943600" cy="1773555"/>
                    </a:xfrm>
                    <a:prstGeom prst="rect">
                      <a:avLst/>
                    </a:prstGeom>
                  </pic:spPr>
                </pic:pic>
              </a:graphicData>
            </a:graphic>
          </wp:inline>
        </w:drawing>
      </w:r>
    </w:p>
    <w:p w14:paraId="5F858E9F" w14:textId="1201BD34" w:rsidR="005A0F26" w:rsidRPr="005A0F26" w:rsidRDefault="005A0F26" w:rsidP="005A0F26">
      <w:pPr>
        <w:jc w:val="center"/>
      </w:pPr>
      <w:r>
        <w:t>Fig. 1 Project Flow Block Diagram</w:t>
      </w:r>
    </w:p>
    <w:p w14:paraId="2EC8ED28" w14:textId="6C0EE978" w:rsidR="008B6BE1" w:rsidRDefault="008B6BE1" w:rsidP="008B6BE1">
      <w:pPr>
        <w:pStyle w:val="Heading2"/>
      </w:pPr>
      <w:r>
        <w:t>Dataset</w:t>
      </w:r>
    </w:p>
    <w:p w14:paraId="131F8839" w14:textId="77777777" w:rsidR="008B6BE1" w:rsidRPr="008B6BE1" w:rsidRDefault="008B6BE1" w:rsidP="008B6BE1"/>
    <w:p w14:paraId="409EBBB6" w14:textId="4559CFEC" w:rsidR="00E42361" w:rsidRDefault="008B6BE1" w:rsidP="008B6BE1">
      <w:pPr>
        <w:pStyle w:val="Heading2"/>
      </w:pPr>
      <w:r>
        <w:t xml:space="preserve">Feature Extraction </w:t>
      </w:r>
    </w:p>
    <w:p w14:paraId="218A6E2C" w14:textId="56B154DE" w:rsidR="008B6BE1" w:rsidRDefault="008B6BE1" w:rsidP="008B6BE1"/>
    <w:p w14:paraId="6C119C0B" w14:textId="1E30EB1F" w:rsidR="008B6BE1" w:rsidRDefault="008B6BE1" w:rsidP="008B6BE1">
      <w:pPr>
        <w:pStyle w:val="Heading2"/>
      </w:pPr>
      <w:r>
        <w:t>Splitting Data</w:t>
      </w:r>
    </w:p>
    <w:p w14:paraId="19CEFA4B" w14:textId="3464E20B" w:rsidR="008B6BE1" w:rsidRDefault="008B6BE1" w:rsidP="008B6BE1"/>
    <w:p w14:paraId="1D408ED3" w14:textId="419B33A2" w:rsidR="008B6BE1" w:rsidRPr="008B6BE1" w:rsidRDefault="008B6BE1" w:rsidP="008B6BE1">
      <w:pPr>
        <w:pStyle w:val="Heading2"/>
      </w:pPr>
      <w:r>
        <w:lastRenderedPageBreak/>
        <w:t>Training Model</w:t>
      </w:r>
    </w:p>
    <w:p w14:paraId="4BD7836F" w14:textId="390A1058" w:rsidR="00E42361" w:rsidRDefault="00E42361" w:rsidP="008B31D5">
      <w:pPr>
        <w:pStyle w:val="Heading1"/>
      </w:pPr>
      <w:r>
        <w:t xml:space="preserve">Results </w:t>
      </w:r>
    </w:p>
    <w:p w14:paraId="5221E559" w14:textId="6A9895A3" w:rsidR="00E42361" w:rsidRDefault="00E42361" w:rsidP="008B31D5">
      <w:r>
        <w:rPr>
          <w:shd w:val="clear" w:color="auto" w:fill="FFFFFF"/>
        </w:rPr>
        <w:t>illustrations, graphs (such as DET, ROC) and their analysis</w:t>
      </w:r>
    </w:p>
    <w:p w14:paraId="33031690" w14:textId="1609D479" w:rsidR="00E42361" w:rsidRPr="00E42361" w:rsidRDefault="00E42361" w:rsidP="008B31D5">
      <w:pPr>
        <w:pStyle w:val="Heading1"/>
      </w:pPr>
      <w:r>
        <w:t>Future Work</w:t>
      </w:r>
    </w:p>
    <w:p w14:paraId="2CF72AB3" w14:textId="212DE8CD" w:rsidR="00125FE9" w:rsidRDefault="00125FE9" w:rsidP="008B31D5"/>
    <w:p w14:paraId="5A41A28D" w14:textId="1228F2FD" w:rsidR="00125FE9" w:rsidRDefault="00125FE9" w:rsidP="008B31D5">
      <w:pPr>
        <w:pStyle w:val="Heading1"/>
      </w:pPr>
      <w:bookmarkStart w:id="2" w:name="_Toc130641736"/>
      <w:r>
        <w:t>Conclusion</w:t>
      </w:r>
      <w:bookmarkEnd w:id="2"/>
    </w:p>
    <w:p w14:paraId="47FE7CE5" w14:textId="090A44BF" w:rsidR="00E42361" w:rsidRDefault="00E42361" w:rsidP="008B31D5"/>
    <w:p w14:paraId="364C44A0" w14:textId="13930098" w:rsidR="00125FE9" w:rsidRDefault="00E42361" w:rsidP="008B31D5">
      <w:pPr>
        <w:pStyle w:val="Heading1"/>
      </w:pPr>
      <w:r>
        <w:t>References</w:t>
      </w:r>
    </w:p>
    <w:p w14:paraId="7948B6CB" w14:textId="098A8F87" w:rsidR="00125FE9" w:rsidRDefault="00125FE9" w:rsidP="008B31D5">
      <w:pPr>
        <w:pStyle w:val="Heading1"/>
      </w:pPr>
      <w:bookmarkStart w:id="3" w:name="_Toc130641737"/>
      <w:r>
        <w:t>Appendix</w:t>
      </w:r>
      <w:bookmarkEnd w:id="3"/>
      <w:r>
        <w:t xml:space="preserve">  </w:t>
      </w:r>
    </w:p>
    <w:p w14:paraId="23B0EC63" w14:textId="5D0C4E91" w:rsidR="00E42361" w:rsidRPr="00E42361" w:rsidRDefault="00E42361" w:rsidP="008B31D5">
      <w:r>
        <w:t xml:space="preserve">Code </w:t>
      </w:r>
    </w:p>
    <w:p w14:paraId="42DFF463" w14:textId="77777777" w:rsidR="00125FE9" w:rsidRPr="00125FE9" w:rsidRDefault="00125FE9" w:rsidP="008B31D5">
      <w:pPr>
        <w:pStyle w:val="Subtitle"/>
      </w:pPr>
    </w:p>
    <w:sectPr w:rsidR="00125FE9" w:rsidRPr="00125FE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583038"/>
    <w:multiLevelType w:val="hybridMultilevel"/>
    <w:tmpl w:val="390CF464"/>
    <w:lvl w:ilvl="0" w:tplc="F232221E">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257206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5FE9"/>
    <w:rsid w:val="00125FE9"/>
    <w:rsid w:val="00203CAF"/>
    <w:rsid w:val="0026161C"/>
    <w:rsid w:val="002F0E50"/>
    <w:rsid w:val="00300AA5"/>
    <w:rsid w:val="00453F2E"/>
    <w:rsid w:val="005A0F26"/>
    <w:rsid w:val="008B31D5"/>
    <w:rsid w:val="008B6BE1"/>
    <w:rsid w:val="00B64164"/>
    <w:rsid w:val="00CD5787"/>
    <w:rsid w:val="00D829D5"/>
    <w:rsid w:val="00E42361"/>
    <w:rsid w:val="00F95956"/>
    <w:rsid w:val="00FC0D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E1AF7"/>
  <w15:chartTrackingRefBased/>
  <w15:docId w15:val="{58E22CAF-3320-48B1-9470-7973BDE74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1D5"/>
    <w:pPr>
      <w:spacing w:line="480" w:lineRule="auto"/>
    </w:pPr>
  </w:style>
  <w:style w:type="paragraph" w:styleId="Heading1">
    <w:name w:val="heading 1"/>
    <w:basedOn w:val="Normal"/>
    <w:next w:val="Normal"/>
    <w:link w:val="Heading1Char"/>
    <w:uiPriority w:val="9"/>
    <w:qFormat/>
    <w:rsid w:val="00125F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6B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B6BE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B6BE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25F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5FE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5FE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25FE9"/>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125FE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5FE9"/>
    <w:pPr>
      <w:outlineLvl w:val="9"/>
    </w:pPr>
    <w:rPr>
      <w:kern w:val="0"/>
      <w:lang w:val="en-US"/>
      <w14:ligatures w14:val="none"/>
    </w:rPr>
  </w:style>
  <w:style w:type="paragraph" w:styleId="TOC1">
    <w:name w:val="toc 1"/>
    <w:basedOn w:val="Normal"/>
    <w:next w:val="Normal"/>
    <w:autoRedefine/>
    <w:uiPriority w:val="39"/>
    <w:unhideWhenUsed/>
    <w:rsid w:val="00125FE9"/>
    <w:pPr>
      <w:spacing w:after="100"/>
    </w:pPr>
  </w:style>
  <w:style w:type="character" w:styleId="Hyperlink">
    <w:name w:val="Hyperlink"/>
    <w:basedOn w:val="DefaultParagraphFont"/>
    <w:uiPriority w:val="99"/>
    <w:unhideWhenUsed/>
    <w:rsid w:val="00125FE9"/>
    <w:rPr>
      <w:color w:val="0563C1" w:themeColor="hyperlink"/>
      <w:u w:val="single"/>
    </w:rPr>
  </w:style>
  <w:style w:type="paragraph" w:styleId="ListParagraph">
    <w:name w:val="List Paragraph"/>
    <w:basedOn w:val="Normal"/>
    <w:uiPriority w:val="34"/>
    <w:qFormat/>
    <w:rsid w:val="00E42361"/>
    <w:pPr>
      <w:ind w:left="720"/>
      <w:contextualSpacing/>
    </w:pPr>
  </w:style>
  <w:style w:type="character" w:customStyle="1" w:styleId="Heading2Char">
    <w:name w:val="Heading 2 Char"/>
    <w:basedOn w:val="DefaultParagraphFont"/>
    <w:link w:val="Heading2"/>
    <w:uiPriority w:val="9"/>
    <w:rsid w:val="008B6BE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B6BE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B6BE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964DFF-DBD6-4A3D-8749-0AF1067D8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5</Pages>
  <Words>3200</Words>
  <Characters>18240</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Ritchie</dc:creator>
  <cp:keywords/>
  <dc:description/>
  <cp:lastModifiedBy>Jessica Ritchie</cp:lastModifiedBy>
  <cp:revision>5</cp:revision>
  <dcterms:created xsi:type="dcterms:W3CDTF">2023-03-25T18:55:00Z</dcterms:created>
  <dcterms:modified xsi:type="dcterms:W3CDTF">2023-04-06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lnKYBje5"/&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